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08839191" w14:textId="01013DA5" w:rsidR="009B2174" w:rsidRPr="00964A65" w:rsidRDefault="00DD3607" w:rsidP="00964A65">
      <w:r>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68D170BE"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w:t>
      </w:r>
      <w:proofErr w:type="spellStart"/>
      <w:r w:rsidRPr="00426DBA">
        <w:rPr>
          <w:rFonts w:ascii="Calibri" w:hAnsi="Calibri" w:cs="Calibri"/>
        </w:rPr>
        <w:t>Gnesdilow</w:t>
      </w:r>
      <w:proofErr w:type="spellEnd"/>
      <w:r w:rsidRPr="00426DBA">
        <w:rPr>
          <w:rFonts w:ascii="Calibri" w:hAnsi="Calibri" w:cs="Calibri"/>
        </w:rPr>
        <w:t xml:space="preserve">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 xml:space="preserve">(McCaslin &amp; Lowman, 1985; Van </w:t>
      </w:r>
      <w:proofErr w:type="spellStart"/>
      <w:r w:rsidRPr="00426DBA">
        <w:rPr>
          <w:rFonts w:ascii="Calibri" w:hAnsi="Calibri" w:cs="Calibri"/>
        </w:rPr>
        <w:t>Diggele</w:t>
      </w:r>
      <w:proofErr w:type="spellEnd"/>
      <w:r w:rsidRPr="00426DBA">
        <w:rPr>
          <w:rFonts w:ascii="Calibri" w:hAnsi="Calibri" w:cs="Calibri"/>
        </w:rPr>
        <w:t xml:space="preserv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w:t>
      </w:r>
      <w:proofErr w:type="spellStart"/>
      <w:r w:rsidRPr="00426DBA">
        <w:rPr>
          <w:rFonts w:ascii="Calibri" w:hAnsi="Calibri" w:cs="Calibri"/>
        </w:rPr>
        <w:t>Akben</w:t>
      </w:r>
      <w:proofErr w:type="spellEnd"/>
      <w:r w:rsidRPr="00426DBA">
        <w:rPr>
          <w:rFonts w:ascii="Calibri" w:hAnsi="Calibri" w:cs="Calibri"/>
        </w:rPr>
        <w:t xml:space="preserve">-Selcuk, 2017; </w:t>
      </w:r>
      <w:proofErr w:type="spellStart"/>
      <w:r w:rsidRPr="00426DBA">
        <w:rPr>
          <w:rFonts w:ascii="Calibri" w:hAnsi="Calibri" w:cs="Calibri"/>
        </w:rPr>
        <w:t>Kurniawati</w:t>
      </w:r>
      <w:proofErr w:type="spellEnd"/>
      <w:r w:rsidRPr="00426DBA">
        <w:rPr>
          <w:rFonts w:ascii="Calibri" w:hAnsi="Calibri" w:cs="Calibri"/>
        </w:rPr>
        <w:t xml:space="preserve"> et al., 2023; Major et al., 2006; </w:t>
      </w:r>
      <w:proofErr w:type="spellStart"/>
      <w:r w:rsidRPr="00426DBA">
        <w:rPr>
          <w:rFonts w:ascii="Calibri" w:hAnsi="Calibri" w:cs="Calibri"/>
        </w:rPr>
        <w:t>Peklaj</w:t>
      </w:r>
      <w:proofErr w:type="spellEnd"/>
      <w:r w:rsidRPr="00426DBA">
        <w:rPr>
          <w:rFonts w:ascii="Calibri" w:hAnsi="Calibri" w:cs="Calibri"/>
        </w:rPr>
        <w:t xml:space="preserve">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w:t>
      </w:r>
      <w:r w:rsidRPr="00426DBA">
        <w:rPr>
          <w:lang w:val="sl"/>
        </w:rPr>
        <w:lastRenderedPageBreak/>
        <w:t xml:space="preserve">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D1359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w:t>
      </w:r>
      <w:proofErr w:type="spellStart"/>
      <w:r w:rsidR="003019DD" w:rsidRPr="003019DD">
        <w:rPr>
          <w:rFonts w:ascii="Calibri" w:hAnsi="Calibri" w:cs="Calibri"/>
        </w:rPr>
        <w:t>Klados</w:t>
      </w:r>
      <w:proofErr w:type="spellEnd"/>
      <w:r w:rsidR="003019DD" w:rsidRPr="003019DD">
        <w:rPr>
          <w:rFonts w:ascii="Calibri" w:hAnsi="Calibri" w:cs="Calibri"/>
        </w:rPr>
        <w:t xml:space="preserve">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w:t>
      </w:r>
      <w:proofErr w:type="spellStart"/>
      <w:r w:rsidR="003019DD" w:rsidRPr="003019DD">
        <w:rPr>
          <w:rFonts w:ascii="Calibri" w:hAnsi="Calibri" w:cs="Calibri"/>
          <w:kern w:val="0"/>
        </w:rPr>
        <w:t>Vallée</w:t>
      </w:r>
      <w:proofErr w:type="spellEnd"/>
      <w:r w:rsidR="003019DD" w:rsidRPr="003019DD">
        <w:rPr>
          <w:rFonts w:ascii="Calibri" w:hAnsi="Calibri" w:cs="Calibri"/>
          <w:kern w:val="0"/>
        </w:rPr>
        <w:t>-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 xml:space="preserve">(Batton, 2010; </w:t>
      </w:r>
      <w:proofErr w:type="spellStart"/>
      <w:r w:rsidR="003019DD" w:rsidRPr="003019DD">
        <w:rPr>
          <w:rFonts w:ascii="Calibri" w:hAnsi="Calibri" w:cs="Calibri"/>
        </w:rPr>
        <w:t>Rafiei</w:t>
      </w:r>
      <w:proofErr w:type="spellEnd"/>
      <w:r w:rsidR="003019DD" w:rsidRPr="003019DD">
        <w:rPr>
          <w:rFonts w:ascii="Calibri" w:hAnsi="Calibri" w:cs="Calibri"/>
        </w:rPr>
        <w:t xml:space="preserve"> Taba </w:t>
      </w:r>
      <w:proofErr w:type="spellStart"/>
      <w:r w:rsidR="003019DD" w:rsidRPr="003019DD">
        <w:rPr>
          <w:rFonts w:ascii="Calibri" w:hAnsi="Calibri" w:cs="Calibri"/>
        </w:rPr>
        <w:t>Zavareh</w:t>
      </w:r>
      <w:proofErr w:type="spellEnd"/>
      <w:r w:rsidR="003019DD" w:rsidRPr="003019DD">
        <w:rPr>
          <w:rFonts w:ascii="Calibri" w:hAnsi="Calibri" w:cs="Calibri"/>
        </w:rPr>
        <w:t xml:space="preserve">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 xml:space="preserve">(Bregant &amp; </w:t>
      </w:r>
      <w:proofErr w:type="spellStart"/>
      <w:r w:rsidR="003019DD" w:rsidRPr="003019DD">
        <w:rPr>
          <w:rFonts w:ascii="Calibri" w:hAnsi="Calibri" w:cs="Calibri"/>
        </w:rPr>
        <w:t>Doz</w:t>
      </w:r>
      <w:proofErr w:type="spellEnd"/>
      <w:r w:rsidR="003019DD" w:rsidRPr="003019DD">
        <w:rPr>
          <w:rFonts w:ascii="Calibri" w:hAnsi="Calibri" w:cs="Calibri"/>
        </w:rPr>
        <w:t>,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502AE00F"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Pr>
          <w:lang w:val="en-US"/>
        </w:rPr>
        <w:instrText xml:space="preserve"> ADDIN ZOTERO_ITEM CSL_CITATION {"citationID":"4h0GeT2g","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Pr="003D1BF4">
        <w:rPr>
          <w:rFonts w:ascii="Calibri" w:hAnsi="Calibri" w:cs="Calibri"/>
        </w:rPr>
        <w:t>(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blPrEx>
          <w:tblCellMar>
            <w:top w:w="0" w:type="dxa"/>
            <w:bottom w:w="0" w:type="dxa"/>
          </w:tblCellMar>
        </w:tblPrEx>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lastRenderedPageBreak/>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blPrEx>
          <w:tblCellMar>
            <w:top w:w="0" w:type="dxa"/>
            <w:bottom w:w="0" w:type="dxa"/>
          </w:tblCellMar>
        </w:tblPrEx>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blPrEx>
          <w:tblCellMar>
            <w:top w:w="0" w:type="dxa"/>
            <w:bottom w:w="0" w:type="dxa"/>
          </w:tblCellMar>
        </w:tblPrEx>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blPrEx>
          <w:tblCellMar>
            <w:top w:w="0" w:type="dxa"/>
            <w:bottom w:w="0" w:type="dxa"/>
          </w:tblCellMar>
        </w:tblPrEx>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blPrEx>
          <w:tblCellMar>
            <w:top w:w="0" w:type="dxa"/>
            <w:bottom w:w="0" w:type="dxa"/>
          </w:tblCellMar>
        </w:tblPrEx>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Pr="00F02E01" w:rsidRDefault="00F02E01" w:rsidP="00F02E01"/>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w:t>
      </w:r>
      <w:r w:rsidR="00A41D78">
        <w:lastRenderedPageBreak/>
        <w:t xml:space="preserve">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lastRenderedPageBreak/>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lastRenderedPageBreak/>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lastRenderedPageBreak/>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lastRenderedPageBreak/>
        <w:drawing>
          <wp:inline distT="0" distB="0" distL="0" distR="0" wp14:anchorId="50331889" wp14:editId="1658AC3A">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lastRenderedPageBreak/>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69FFD343">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38151B48"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 (</w:t>
      </w:r>
      <w:proofErr w:type="spellStart"/>
      <w:r w:rsidR="00C25125">
        <w:t>Grandini</w:t>
      </w:r>
      <w:proofErr w:type="spellEnd"/>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Pr="003D1BF4" w:rsidRDefault="003D1BF4" w:rsidP="003D1BF4">
      <w:r>
        <w:t>...</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lastRenderedPageBreak/>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lastRenderedPageBreak/>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w:t>
      </w:r>
      <w:r w:rsidRPr="0065197D">
        <w:rPr>
          <w:lang w:val="sl-SI"/>
        </w:rPr>
        <w:lastRenderedPageBreak/>
        <w:t xml:space="preserve">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20DC5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3D1BF4">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xE03NIE/wNpNxuov","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lastRenderedPageBreak/>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lastRenderedPageBreak/>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713CD16C" w:rsidR="00492258" w:rsidRDefault="00492258" w:rsidP="00492258">
      <w:pPr>
        <w:pStyle w:val="Caption"/>
        <w:keepNext/>
      </w:pPr>
      <w:r>
        <w:t xml:space="preserve">Table </w:t>
      </w:r>
      <w:fldSimple w:instr=" SEQ Table \* ARABIC ">
        <w:r w:rsidR="00F125A7">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F897E30" w:rsidR="00492258" w:rsidRDefault="00492258" w:rsidP="00492258">
      <w:pPr>
        <w:pStyle w:val="Caption"/>
        <w:keepNext/>
      </w:pPr>
      <w:proofErr w:type="spellStart"/>
      <w:r>
        <w:t>Slika</w:t>
      </w:r>
      <w:proofErr w:type="spellEnd"/>
      <w:r>
        <w:t xml:space="preserve"> </w:t>
      </w:r>
      <w:fldSimple w:instr=" SEQ Table \* ARABIC ">
        <w:r w:rsidR="00F125A7">
          <w:rPr>
            <w:noProof/>
          </w:rPr>
          <w:t>2</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17E291CB">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42A18C5"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125A7">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4"/>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5"/>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1EBB9598" w14:textId="77777777" w:rsidR="00257468" w:rsidRDefault="00812CAE" w:rsidP="00257468">
      <w:pPr>
        <w:pStyle w:val="Bibliography"/>
      </w:pPr>
      <w:r>
        <w:fldChar w:fldCharType="begin"/>
      </w:r>
      <w:r w:rsidR="00257468">
        <w:instrText xml:space="preserve"> ADDIN ZOTERO_BIBL {"uncited":[],"omitted":[],"custom":[]} CSL_BIBLIOGRAPHY </w:instrText>
      </w:r>
      <w:r>
        <w:fldChar w:fldCharType="separate"/>
      </w:r>
      <w:r w:rsidR="00257468">
        <w:t xml:space="preserve">Ahmad, A., Zeeshan, F., Marriam, R., Samreen, A., &amp; Ahmed, S. (2021). Does one size fit all? Investigating the effect of group size and gamification on learners’ </w:t>
      </w:r>
      <w:proofErr w:type="spellStart"/>
      <w:r w:rsidR="00257468">
        <w:t>behaviors</w:t>
      </w:r>
      <w:proofErr w:type="spellEnd"/>
      <w:r w:rsidR="00257468">
        <w:t xml:space="preserve"> in higher education. </w:t>
      </w:r>
      <w:r w:rsidR="00257468">
        <w:rPr>
          <w:i/>
          <w:iCs/>
        </w:rPr>
        <w:t>Journal of Computing in Higher Education</w:t>
      </w:r>
      <w:r w:rsidR="00257468">
        <w:t xml:space="preserve">, </w:t>
      </w:r>
      <w:r w:rsidR="00257468">
        <w:rPr>
          <w:i/>
          <w:iCs/>
        </w:rPr>
        <w:t>33</w:t>
      </w:r>
      <w:r w:rsidR="00257468">
        <w:t>(2), 296–327. https://doi.org/10.1007/s12528-020-09266-8</w:t>
      </w:r>
    </w:p>
    <w:p w14:paraId="1D66A669" w14:textId="77777777" w:rsidR="00257468" w:rsidRDefault="00257468" w:rsidP="00257468">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60ADAD9" w14:textId="77777777" w:rsidR="00257468" w:rsidRDefault="00257468" w:rsidP="00257468">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97A5BFF" w14:textId="77777777" w:rsidR="00257468" w:rsidRDefault="00257468" w:rsidP="00257468">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16282313" w14:textId="77777777" w:rsidR="00257468" w:rsidRDefault="00257468" w:rsidP="00257468">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1CD656C9" w14:textId="77777777" w:rsidR="00257468" w:rsidRDefault="00257468" w:rsidP="00257468">
      <w:pPr>
        <w:pStyle w:val="Bibliography"/>
      </w:pPr>
      <w:r>
        <w:t xml:space="preserve">Batton, M. (2010). The effect of cooperative groups on math anxiety. </w:t>
      </w:r>
      <w:r>
        <w:rPr>
          <w:i/>
          <w:iCs/>
        </w:rPr>
        <w:t>Walden Dissertations and Doctoral Studies</w:t>
      </w:r>
      <w:r>
        <w:t>. https://scholarworks.waldenu.edu/dissertations/822</w:t>
      </w:r>
    </w:p>
    <w:p w14:paraId="65CC306A" w14:textId="77777777" w:rsidR="00257468" w:rsidRDefault="00257468" w:rsidP="00257468">
      <w:pPr>
        <w:pStyle w:val="Bibliography"/>
      </w:pPr>
      <w:proofErr w:type="spellStart"/>
      <w:r>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656A32B7" w14:textId="77777777" w:rsidR="00257468" w:rsidRDefault="00257468" w:rsidP="00257468">
      <w:pPr>
        <w:pStyle w:val="Bibliography"/>
      </w:pPr>
      <w:r>
        <w:lastRenderedPageBreak/>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36287903" w14:textId="77777777" w:rsidR="00257468" w:rsidRDefault="00257468" w:rsidP="00257468">
      <w:pPr>
        <w:pStyle w:val="Bibliography"/>
      </w:pPr>
      <w:r>
        <w:t xml:space="preserve">Bregant, B. (2023). </w:t>
      </w:r>
      <w:r>
        <w:rPr>
          <w:i/>
          <w:iCs/>
        </w:rPr>
        <w:t>Tandem learning: Student dataset</w:t>
      </w:r>
      <w:r>
        <w:t xml:space="preserve"> (1.0) [dataset]. GitHub. https://github.com/borbregant/ai_tandem_learning</w:t>
      </w:r>
    </w:p>
    <w:p w14:paraId="49B73C75" w14:textId="77777777" w:rsidR="00257468" w:rsidRDefault="00257468" w:rsidP="00257468">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15974294" w14:textId="77777777" w:rsidR="00257468" w:rsidRDefault="00257468" w:rsidP="00257468">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66E1D4B8" w14:textId="77777777" w:rsidR="00257468" w:rsidRDefault="00257468" w:rsidP="00257468">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0AA9673" w14:textId="77777777" w:rsidR="00257468" w:rsidRDefault="00257468" w:rsidP="00257468">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2B5A7A11" w14:textId="77777777" w:rsidR="00257468" w:rsidRDefault="00257468" w:rsidP="00257468">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4909B22C" w14:textId="77777777" w:rsidR="00257468" w:rsidRDefault="00257468" w:rsidP="00257468">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40518B8" w14:textId="77777777" w:rsidR="00257468" w:rsidRDefault="00257468" w:rsidP="00257468">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2291F4A8" w14:textId="77777777" w:rsidR="00257468" w:rsidRDefault="00257468" w:rsidP="00257468">
      <w:pPr>
        <w:pStyle w:val="Bibliography"/>
      </w:pPr>
      <w:r>
        <w:lastRenderedPageBreak/>
        <w:t xml:space="preserve">Coan, R. W. (1978). </w:t>
      </w:r>
      <w:r>
        <w:rPr>
          <w:i/>
          <w:iCs/>
        </w:rPr>
        <w:t>The Eighth Mental Measurements Yearbook</w:t>
      </w:r>
      <w:r>
        <w:t xml:space="preserve">, </w:t>
      </w:r>
      <w:r>
        <w:rPr>
          <w:i/>
          <w:iCs/>
        </w:rPr>
        <w:t>1</w:t>
      </w:r>
      <w:r>
        <w:t>, 970–975.</w:t>
      </w:r>
    </w:p>
    <w:p w14:paraId="54639225" w14:textId="77777777" w:rsidR="00257468" w:rsidRDefault="00257468" w:rsidP="00257468">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0AEA695D" w14:textId="77777777" w:rsidR="00257468" w:rsidRDefault="00257468" w:rsidP="00257468">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5DD8D90B" w14:textId="77777777" w:rsidR="00257468" w:rsidRDefault="00257468" w:rsidP="00257468">
      <w:pPr>
        <w:pStyle w:val="Bibliography"/>
      </w:pPr>
      <w:r>
        <w:t xml:space="preserve">DeVito, A. J. (1985). </w:t>
      </w:r>
      <w:r>
        <w:rPr>
          <w:i/>
          <w:iCs/>
        </w:rPr>
        <w:t>Review of the Myers-Briggs Type Indicator</w:t>
      </w:r>
      <w:r>
        <w:t xml:space="preserve">. </w:t>
      </w:r>
      <w:r>
        <w:rPr>
          <w:i/>
          <w:iCs/>
        </w:rPr>
        <w:t>1</w:t>
      </w:r>
      <w:r>
        <w:t>, 1030–1032.</w:t>
      </w:r>
    </w:p>
    <w:p w14:paraId="630B670A" w14:textId="77777777" w:rsidR="00257468" w:rsidRDefault="00257468" w:rsidP="00257468">
      <w:pPr>
        <w:pStyle w:val="Bibliography"/>
      </w:pPr>
      <w:r>
        <w:t xml:space="preserve">Druckman, D., &amp; Bjork, R. A. (1991). </w:t>
      </w:r>
      <w:r>
        <w:rPr>
          <w:i/>
          <w:iCs/>
        </w:rPr>
        <w:t>In the Mind’s Eye: Enhancing Human Performance</w:t>
      </w:r>
      <w:r>
        <w:t xml:space="preserve"> (p. 1580). National Academies Press. https://doi.org/10.17226/1580</w:t>
      </w:r>
    </w:p>
    <w:p w14:paraId="477CE7FD" w14:textId="77777777" w:rsidR="00257468" w:rsidRDefault="00257468" w:rsidP="00257468">
      <w:pPr>
        <w:pStyle w:val="Bibliography"/>
      </w:pPr>
      <w:r>
        <w:t xml:space="preserve">Farooqi, S. (2021). </w:t>
      </w:r>
      <w:r>
        <w:rPr>
          <w:i/>
          <w:iCs/>
        </w:rPr>
        <w:t>Social Support in the Classroom: Being Sensitive to Introversion and Shyness</w:t>
      </w:r>
      <w:r>
        <w:t xml:space="preserve">. </w:t>
      </w:r>
      <w:r>
        <w:rPr>
          <w:i/>
          <w:iCs/>
        </w:rPr>
        <w:t>11</w:t>
      </w:r>
      <w:r>
        <w:t>, 109–119.</w:t>
      </w:r>
    </w:p>
    <w:p w14:paraId="1DDCAA55" w14:textId="77777777" w:rsidR="00257468" w:rsidRDefault="00257468" w:rsidP="00257468">
      <w:pPr>
        <w:pStyle w:val="Bibliography"/>
      </w:pPr>
      <w:r>
        <w:rPr>
          <w:i/>
          <w:iCs/>
        </w:rPr>
        <w:t>Fastest Myers-Briggs test</w:t>
      </w:r>
      <w:r>
        <w:t>. (n.d.). Retrieved 21 October 2023, from https://dynomight.net/mbti/</w:t>
      </w:r>
    </w:p>
    <w:p w14:paraId="357F350E" w14:textId="77777777" w:rsidR="00257468" w:rsidRDefault="00257468" w:rsidP="00257468">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C231A13" w14:textId="77777777" w:rsidR="00257468" w:rsidRDefault="00257468" w:rsidP="00257468">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9AC2964" w14:textId="77777777" w:rsidR="00257468" w:rsidRDefault="00257468" w:rsidP="00257468">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7CBC96C0" w14:textId="77777777" w:rsidR="00257468" w:rsidRDefault="00257468" w:rsidP="00257468">
      <w:pPr>
        <w:pStyle w:val="Bibliography"/>
      </w:pPr>
      <w:r>
        <w:lastRenderedPageBreak/>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69F03125" w14:textId="77777777" w:rsidR="00257468" w:rsidRDefault="00257468" w:rsidP="00257468">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3E9A39C6" w14:textId="77777777" w:rsidR="00257468" w:rsidRDefault="00257468" w:rsidP="00257468">
      <w:pPr>
        <w:pStyle w:val="Bibliography"/>
      </w:pPr>
      <w:r>
        <w:t xml:space="preserve">Hernandez, H. (2021). </w:t>
      </w:r>
      <w:r>
        <w:rPr>
          <w:i/>
          <w:iCs/>
        </w:rPr>
        <w:t>Testing for Normality: What is the Best Method?</w:t>
      </w:r>
      <w:r>
        <w:t xml:space="preserve"> https://doi.org/10.13140/RG.2.2.13926.14406</w:t>
      </w:r>
    </w:p>
    <w:p w14:paraId="3DA738E5" w14:textId="77777777" w:rsidR="00257468" w:rsidRDefault="00257468" w:rsidP="00257468">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533E8C78" w14:textId="77777777" w:rsidR="00257468" w:rsidRDefault="00257468" w:rsidP="00257468">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219FCB49" w14:textId="77777777" w:rsidR="00257468" w:rsidRDefault="00257468" w:rsidP="00257468">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A467462" w14:textId="77777777" w:rsidR="00257468" w:rsidRDefault="00257468" w:rsidP="00257468">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4BEB844E" w14:textId="77777777" w:rsidR="00257468" w:rsidRDefault="00257468" w:rsidP="00257468">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253F80B9" w14:textId="77777777" w:rsidR="00257468" w:rsidRDefault="00257468" w:rsidP="00257468">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103A11A0" w14:textId="77777777" w:rsidR="00257468" w:rsidRDefault="00257468" w:rsidP="00257468">
      <w:pPr>
        <w:pStyle w:val="Bibliography"/>
      </w:pPr>
      <w:proofErr w:type="spellStart"/>
      <w:r>
        <w:lastRenderedPageBreak/>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EC2E77E" w14:textId="77777777" w:rsidR="00257468" w:rsidRDefault="00257468" w:rsidP="00257468">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36378160" w14:textId="77777777" w:rsidR="00257468" w:rsidRDefault="00257468" w:rsidP="00257468">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0A6B06FC" w14:textId="77777777" w:rsidR="00257468" w:rsidRDefault="00257468" w:rsidP="00257468">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46F7B37C" w14:textId="77777777" w:rsidR="00257468" w:rsidRDefault="00257468" w:rsidP="00257468">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7AD6FE5" w14:textId="77777777" w:rsidR="00257468" w:rsidRDefault="00257468" w:rsidP="00257468">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43AA617C" w14:textId="77777777" w:rsidR="00257468" w:rsidRDefault="00257468" w:rsidP="00257468">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7A6A9BD9" w14:textId="77777777" w:rsidR="00257468" w:rsidRDefault="00257468" w:rsidP="00257468">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6E9D0CF" w14:textId="77777777" w:rsidR="00257468" w:rsidRDefault="00257468" w:rsidP="00257468">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2FC9481" w14:textId="77777777" w:rsidR="00257468" w:rsidRDefault="00257468" w:rsidP="00257468">
      <w:pPr>
        <w:pStyle w:val="Bibliography"/>
      </w:pPr>
      <w:r>
        <w:lastRenderedPageBreak/>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1ED9E3A5" w14:textId="77777777" w:rsidR="00257468" w:rsidRDefault="00257468" w:rsidP="00257468">
      <w:pPr>
        <w:pStyle w:val="Bibliography"/>
      </w:pPr>
      <w:r>
        <w:rPr>
          <w:i/>
          <w:iCs/>
        </w:rPr>
        <w:t>Myers-Briggs/Jung Test: Open Extended Jungian Type Scales</w:t>
      </w:r>
      <w:r>
        <w:t>. (n.d.). Retrieved 21 October 2023, from https://openpsychometrics.org/tests/OEJTS/</w:t>
      </w:r>
    </w:p>
    <w:p w14:paraId="27FEEF0F" w14:textId="77777777" w:rsidR="00257468" w:rsidRDefault="00257468" w:rsidP="00257468">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7A25DC2D" w14:textId="77777777" w:rsidR="00257468" w:rsidRDefault="00257468" w:rsidP="00257468">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197CA05D" w14:textId="77777777" w:rsidR="00257468" w:rsidRDefault="00257468" w:rsidP="00257468">
      <w:pPr>
        <w:pStyle w:val="Bibliography"/>
      </w:pPr>
      <w:proofErr w:type="spellStart"/>
      <w:r>
        <w:rPr>
          <w:i/>
          <w:iCs/>
        </w:rPr>
        <w:t>PsyToolkit</w:t>
      </w:r>
      <w:proofErr w:type="spellEnd"/>
      <w:r>
        <w:t>. (n.d.). Retrieved 4 November 2023, from https://www.psytoolkit.org/index.html</w:t>
      </w:r>
    </w:p>
    <w:p w14:paraId="5D20C68E" w14:textId="77777777" w:rsidR="00257468" w:rsidRDefault="00257468" w:rsidP="00257468">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D6E2D52" w14:textId="77777777" w:rsidR="00257468" w:rsidRDefault="00257468" w:rsidP="00257468">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16CD86AC" w14:textId="77777777" w:rsidR="00257468" w:rsidRDefault="00257468" w:rsidP="00257468">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5B42CD4" w14:textId="77777777" w:rsidR="00257468" w:rsidRDefault="00257468" w:rsidP="00257468">
      <w:pPr>
        <w:pStyle w:val="Bibliography"/>
      </w:pPr>
      <w:r>
        <w:t xml:space="preserve">Ramsay, A., Hanlon, D., &amp; Smith, D. (2000). The association between cognitive style and accounting students’ preference for cooperative learning: An empirical investigation. </w:t>
      </w:r>
      <w:r>
        <w:rPr>
          <w:i/>
          <w:iCs/>
        </w:rPr>
        <w:lastRenderedPageBreak/>
        <w:t>Journal of Accounting Education</w:t>
      </w:r>
      <w:r>
        <w:t xml:space="preserve">, </w:t>
      </w:r>
      <w:r>
        <w:rPr>
          <w:i/>
          <w:iCs/>
        </w:rPr>
        <w:t>18</w:t>
      </w:r>
      <w:r>
        <w:t>(3), 215–228. https://doi.org/10.1016/S0748-5751(00)00018-X</w:t>
      </w:r>
    </w:p>
    <w:p w14:paraId="4C28B1A2" w14:textId="77777777" w:rsidR="00257468" w:rsidRDefault="00257468" w:rsidP="00257468">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0336DEA" w14:textId="77777777" w:rsidR="00257468" w:rsidRDefault="00257468" w:rsidP="00257468">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600C9095" w14:textId="77777777" w:rsidR="00257468" w:rsidRDefault="00257468" w:rsidP="00257468">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5D139784" w14:textId="77777777" w:rsidR="00257468" w:rsidRDefault="00257468" w:rsidP="00257468">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53A898AA" w14:textId="77777777" w:rsidR="00257468" w:rsidRDefault="00257468" w:rsidP="00257468">
      <w:pPr>
        <w:pStyle w:val="Bibliography"/>
      </w:pPr>
      <w:r>
        <w:t xml:space="preserve">Shalev-Shwartz, S., &amp; Ben-David, S. (2014). </w:t>
      </w:r>
      <w:r>
        <w:rPr>
          <w:i/>
          <w:iCs/>
        </w:rPr>
        <w:t>Understanding machine learning: From theory to algorithms</w:t>
      </w:r>
      <w:r>
        <w:t>. Cambridge university press.</w:t>
      </w:r>
    </w:p>
    <w:p w14:paraId="05F59950" w14:textId="77777777" w:rsidR="00257468" w:rsidRDefault="00257468" w:rsidP="00257468">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A074697" w14:textId="77777777" w:rsidR="00257468" w:rsidRDefault="00257468" w:rsidP="00257468">
      <w:pPr>
        <w:pStyle w:val="Bibliography"/>
      </w:pPr>
      <w:r>
        <w:t xml:space="preserve">Smith, A. B., &amp; Irey, R. K. (1974). </w:t>
      </w:r>
      <w:r>
        <w:rPr>
          <w:i/>
          <w:iCs/>
        </w:rPr>
        <w:t>Personality Variables and the Improvement of College Teaching</w:t>
      </w:r>
      <w:r>
        <w:t>. https://eric.ed.gov/?id=ED096313</w:t>
      </w:r>
    </w:p>
    <w:p w14:paraId="442BCEFF" w14:textId="77777777" w:rsidR="00257468" w:rsidRDefault="00257468" w:rsidP="00257468">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w:t>
      </w:r>
      <w:r>
        <w:lastRenderedPageBreak/>
        <w:t xml:space="preserve">Norwegian University of Science and Technology. </w:t>
      </w:r>
      <w:r>
        <w:rPr>
          <w:i/>
          <w:iCs/>
        </w:rPr>
        <w:t>Numeracy</w:t>
      </w:r>
      <w:r>
        <w:t xml:space="preserve">, </w:t>
      </w:r>
      <w:r>
        <w:rPr>
          <w:i/>
          <w:iCs/>
        </w:rPr>
        <w:t>5</w:t>
      </w:r>
      <w:r>
        <w:t>(1). https://doi.org/10.5038/1936-4660.5.1.4</w:t>
      </w:r>
    </w:p>
    <w:p w14:paraId="5FB0D2B1" w14:textId="77777777" w:rsidR="00257468" w:rsidRDefault="00257468" w:rsidP="00257468">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1D8FCA23" w14:textId="77777777" w:rsidR="00257468" w:rsidRDefault="00257468" w:rsidP="00257468">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04A6187" w14:textId="77777777" w:rsidR="00257468" w:rsidRDefault="00257468" w:rsidP="00257468">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308C5674" w14:textId="77777777" w:rsidR="00257468" w:rsidRDefault="00257468" w:rsidP="00257468">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2DD74E3" w14:textId="77777777" w:rsidR="00257468" w:rsidRDefault="00257468" w:rsidP="00257468">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54D9ECA6" w14:textId="77777777" w:rsidR="00257468" w:rsidRDefault="00257468" w:rsidP="00257468">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47588162" w14:textId="77777777" w:rsidR="00257468" w:rsidRDefault="00257468" w:rsidP="00257468">
      <w:pPr>
        <w:pStyle w:val="Bibliography"/>
      </w:pPr>
      <w:proofErr w:type="spellStart"/>
      <w:r>
        <w:lastRenderedPageBreak/>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296867B7" w14:textId="77777777" w:rsidR="00257468" w:rsidRDefault="00257468" w:rsidP="00257468">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55FAC87" w14:textId="77777777" w:rsidR="00257468" w:rsidRDefault="00257468" w:rsidP="00257468">
      <w:pPr>
        <w:pStyle w:val="Bibliography"/>
      </w:pPr>
      <w:r>
        <w:t xml:space="preserve">Vishwanathan, S. V. N., &amp; Smola, A. (2008). </w:t>
      </w:r>
      <w:r>
        <w:rPr>
          <w:i/>
          <w:iCs/>
        </w:rPr>
        <w:t>Introduction to Machine Learning</w:t>
      </w:r>
      <w:r>
        <w:t>. Cambridge University Press. https://alex.smola.org/drafts/thebook.pdf</w:t>
      </w:r>
    </w:p>
    <w:p w14:paraId="626A70BC" w14:textId="77777777" w:rsidR="00257468" w:rsidRDefault="00257468" w:rsidP="00257468">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2873D742" w14:textId="77777777" w:rsidR="00257468" w:rsidRDefault="00257468" w:rsidP="00257468">
      <w:pPr>
        <w:pStyle w:val="Bibliography"/>
      </w:pPr>
      <w:r>
        <w:t xml:space="preserve">Wahyu Ariani, D. (2013). Personality and Learning Motivation. </w:t>
      </w:r>
      <w:r>
        <w:rPr>
          <w:i/>
          <w:iCs/>
        </w:rPr>
        <w:t>European Journal of Business and Management</w:t>
      </w:r>
      <w:r>
        <w:t xml:space="preserve">, </w:t>
      </w:r>
      <w:r>
        <w:rPr>
          <w:i/>
          <w:iCs/>
        </w:rPr>
        <w:t>5</w:t>
      </w:r>
      <w:r>
        <w:t>.</w:t>
      </w:r>
    </w:p>
    <w:p w14:paraId="7F15B539" w14:textId="77777777" w:rsidR="00257468" w:rsidRDefault="00257468" w:rsidP="00257468">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7ED63906" w14:textId="77777777" w:rsidR="00257468" w:rsidRDefault="00257468" w:rsidP="00257468">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7B569BFA" w14:textId="77777777" w:rsidR="00257468" w:rsidRDefault="00257468" w:rsidP="00257468">
      <w:pPr>
        <w:pStyle w:val="Bibliography"/>
      </w:pPr>
      <w:r>
        <w:t xml:space="preserve">Wickham, H. (2014). Tidy Data. </w:t>
      </w:r>
      <w:r>
        <w:rPr>
          <w:i/>
          <w:iCs/>
        </w:rPr>
        <w:t>Journal of Statistical Software</w:t>
      </w:r>
      <w:r>
        <w:t xml:space="preserve">, </w:t>
      </w:r>
      <w:r>
        <w:rPr>
          <w:i/>
          <w:iCs/>
        </w:rPr>
        <w:t>59</w:t>
      </w:r>
      <w:r>
        <w:t>, 1–23. https://doi.org/10.18637/jss.v059.i10</w:t>
      </w:r>
    </w:p>
    <w:p w14:paraId="44AACF50" w14:textId="77777777" w:rsidR="00257468" w:rsidRDefault="00257468" w:rsidP="00257468">
      <w:pPr>
        <w:pStyle w:val="Bibliography"/>
      </w:pPr>
      <w:r>
        <w:lastRenderedPageBreak/>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67E015E3" w14:textId="77777777" w:rsidR="00257468" w:rsidRDefault="00257468" w:rsidP="00257468">
      <w:pPr>
        <w:pStyle w:val="Bibliography"/>
      </w:pPr>
      <w:proofErr w:type="spellStart"/>
      <w:r>
        <w:t>Wlodzislaw</w:t>
      </w:r>
      <w:proofErr w:type="spellEnd"/>
      <w:r>
        <w:t xml:space="preserve">, D., Winiarski, T., Biesiada, J., &amp; Kachel, A. (2003). </w:t>
      </w:r>
      <w:r>
        <w:rPr>
          <w:i/>
          <w:iCs/>
        </w:rPr>
        <w:t>Feature selection and ranking filters</w:t>
      </w:r>
      <w:r>
        <w:t>.</w:t>
      </w:r>
    </w:p>
    <w:p w14:paraId="1AB49FE6" w14:textId="77777777" w:rsidR="00257468" w:rsidRDefault="00257468" w:rsidP="00257468">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E670CC1" w14:textId="77777777" w:rsidR="00257468" w:rsidRDefault="00257468" w:rsidP="00257468">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7261058D" w14:textId="77777777" w:rsidR="00257468" w:rsidRDefault="00257468" w:rsidP="00257468">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F1EF055" w14:textId="77777777" w:rsidR="00257468" w:rsidRDefault="00257468" w:rsidP="00257468">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30F694F7" w14:textId="77777777" w:rsidR="00257468" w:rsidRDefault="00257468" w:rsidP="00257468">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4CF1C3F1"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E756A" w14:textId="77777777" w:rsidR="0012565B" w:rsidRDefault="0012565B" w:rsidP="00AE29F3">
      <w:pPr>
        <w:spacing w:after="0" w:line="240" w:lineRule="auto"/>
      </w:pPr>
      <w:r>
        <w:separator/>
      </w:r>
    </w:p>
  </w:endnote>
  <w:endnote w:type="continuationSeparator" w:id="0">
    <w:p w14:paraId="61640B67" w14:textId="77777777" w:rsidR="0012565B" w:rsidRDefault="0012565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1FB85" w14:textId="77777777" w:rsidR="0012565B" w:rsidRDefault="0012565B" w:rsidP="00AE29F3">
      <w:pPr>
        <w:spacing w:after="0" w:line="240" w:lineRule="auto"/>
      </w:pPr>
      <w:r>
        <w:separator/>
      </w:r>
    </w:p>
  </w:footnote>
  <w:footnote w:type="continuationSeparator" w:id="0">
    <w:p w14:paraId="494585F9" w14:textId="77777777" w:rsidR="0012565B" w:rsidRDefault="0012565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5229C"/>
    <w:rsid w:val="00056318"/>
    <w:rsid w:val="00067E0F"/>
    <w:rsid w:val="00081F80"/>
    <w:rsid w:val="00085879"/>
    <w:rsid w:val="00092008"/>
    <w:rsid w:val="00095B8C"/>
    <w:rsid w:val="000B753B"/>
    <w:rsid w:val="000C2BD5"/>
    <w:rsid w:val="000D6412"/>
    <w:rsid w:val="000E06F8"/>
    <w:rsid w:val="000F20F0"/>
    <w:rsid w:val="000F3BCC"/>
    <w:rsid w:val="000F3F21"/>
    <w:rsid w:val="000F713B"/>
    <w:rsid w:val="00103489"/>
    <w:rsid w:val="00104411"/>
    <w:rsid w:val="001111FF"/>
    <w:rsid w:val="00111EF0"/>
    <w:rsid w:val="00114F5B"/>
    <w:rsid w:val="00120F54"/>
    <w:rsid w:val="0012565B"/>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7DF8"/>
    <w:rsid w:val="002B3400"/>
    <w:rsid w:val="002B48D6"/>
    <w:rsid w:val="002C25E4"/>
    <w:rsid w:val="002D1B02"/>
    <w:rsid w:val="002E1057"/>
    <w:rsid w:val="002F768B"/>
    <w:rsid w:val="003019DD"/>
    <w:rsid w:val="00301EC2"/>
    <w:rsid w:val="003106A3"/>
    <w:rsid w:val="003119C8"/>
    <w:rsid w:val="00320E2A"/>
    <w:rsid w:val="003239BD"/>
    <w:rsid w:val="00341457"/>
    <w:rsid w:val="00366C5D"/>
    <w:rsid w:val="003824F2"/>
    <w:rsid w:val="00383408"/>
    <w:rsid w:val="003C1058"/>
    <w:rsid w:val="003C4C3F"/>
    <w:rsid w:val="003D1BF4"/>
    <w:rsid w:val="003E0EF2"/>
    <w:rsid w:val="003F48A2"/>
    <w:rsid w:val="00414611"/>
    <w:rsid w:val="004202F9"/>
    <w:rsid w:val="00423309"/>
    <w:rsid w:val="004259A0"/>
    <w:rsid w:val="00425AA9"/>
    <w:rsid w:val="00426DBA"/>
    <w:rsid w:val="00431CE2"/>
    <w:rsid w:val="004330F4"/>
    <w:rsid w:val="004412E4"/>
    <w:rsid w:val="004615FF"/>
    <w:rsid w:val="00463753"/>
    <w:rsid w:val="004652DD"/>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32DB8"/>
    <w:rsid w:val="005332CB"/>
    <w:rsid w:val="005344BA"/>
    <w:rsid w:val="00544CCD"/>
    <w:rsid w:val="005473DB"/>
    <w:rsid w:val="00555396"/>
    <w:rsid w:val="00587D33"/>
    <w:rsid w:val="00593B76"/>
    <w:rsid w:val="005D1278"/>
    <w:rsid w:val="005E32B1"/>
    <w:rsid w:val="005E48D9"/>
    <w:rsid w:val="005E48EC"/>
    <w:rsid w:val="005F5F0A"/>
    <w:rsid w:val="006045E8"/>
    <w:rsid w:val="006108D4"/>
    <w:rsid w:val="00624857"/>
    <w:rsid w:val="0062735A"/>
    <w:rsid w:val="00632E89"/>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2B52"/>
    <w:rsid w:val="00712AD1"/>
    <w:rsid w:val="00715F40"/>
    <w:rsid w:val="007162BF"/>
    <w:rsid w:val="00727138"/>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068C"/>
    <w:rsid w:val="00864F10"/>
    <w:rsid w:val="00875AF2"/>
    <w:rsid w:val="00881D2C"/>
    <w:rsid w:val="00883CED"/>
    <w:rsid w:val="00887650"/>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3588"/>
    <w:rsid w:val="00AB1234"/>
    <w:rsid w:val="00AB1E64"/>
    <w:rsid w:val="00AC37AA"/>
    <w:rsid w:val="00AD4E12"/>
    <w:rsid w:val="00AD5BEF"/>
    <w:rsid w:val="00AE29F3"/>
    <w:rsid w:val="00AE42D7"/>
    <w:rsid w:val="00B07ECC"/>
    <w:rsid w:val="00B2621B"/>
    <w:rsid w:val="00B26D1C"/>
    <w:rsid w:val="00B4649C"/>
    <w:rsid w:val="00B50AE9"/>
    <w:rsid w:val="00B562BC"/>
    <w:rsid w:val="00B66A6B"/>
    <w:rsid w:val="00B74058"/>
    <w:rsid w:val="00B77D6E"/>
    <w:rsid w:val="00B8726C"/>
    <w:rsid w:val="00B9090B"/>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8E"/>
    <w:rsid w:val="00D45104"/>
    <w:rsid w:val="00D6375C"/>
    <w:rsid w:val="00D7033E"/>
    <w:rsid w:val="00D717AC"/>
    <w:rsid w:val="00D72A7B"/>
    <w:rsid w:val="00D748FD"/>
    <w:rsid w:val="00D77940"/>
    <w:rsid w:val="00D8479C"/>
    <w:rsid w:val="00DA62F8"/>
    <w:rsid w:val="00DB5B09"/>
    <w:rsid w:val="00DC1DEC"/>
    <w:rsid w:val="00DC542B"/>
    <w:rsid w:val="00DD1153"/>
    <w:rsid w:val="00DD3282"/>
    <w:rsid w:val="00DD3607"/>
    <w:rsid w:val="00DE684C"/>
    <w:rsid w:val="00DF58B7"/>
    <w:rsid w:val="00E01B6B"/>
    <w:rsid w:val="00E03E9B"/>
    <w:rsid w:val="00E203A6"/>
    <w:rsid w:val="00E31527"/>
    <w:rsid w:val="00E36DB5"/>
    <w:rsid w:val="00E414E4"/>
    <w:rsid w:val="00E5111D"/>
    <w:rsid w:val="00E53F54"/>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6</TotalTime>
  <Pages>58</Pages>
  <Words>30087</Words>
  <Characters>171500</Characters>
  <Application>Microsoft Office Word</Application>
  <DocSecurity>0</DocSecurity>
  <Lines>1429</Lines>
  <Paragraphs>40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9</cp:revision>
  <cp:lastPrinted>2024-01-12T12:12:00Z</cp:lastPrinted>
  <dcterms:created xsi:type="dcterms:W3CDTF">2023-09-23T17:00:00Z</dcterms:created>
  <dcterms:modified xsi:type="dcterms:W3CDTF">2024-01-1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xE03NI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